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7CFEB" w14:textId="77777777" w:rsidR="005001B3" w:rsidRPr="002A28EA" w:rsidRDefault="005001B3" w:rsidP="00AC3954">
      <w:pPr>
        <w:pStyle w:val="berschrift1"/>
      </w:pPr>
      <w:r w:rsidRPr="002A28EA">
        <w:t>2. Data</w:t>
      </w:r>
    </w:p>
    <w:p w14:paraId="62306F38" w14:textId="77777777" w:rsidR="005001B3" w:rsidRPr="002A28EA" w:rsidRDefault="005001B3" w:rsidP="00B44D09">
      <w:pPr>
        <w:pStyle w:val="berschrift2"/>
      </w:pPr>
      <w:r w:rsidRPr="002A28EA">
        <w:t>2.1 Study Area</w:t>
      </w:r>
    </w:p>
    <w:p w14:paraId="77279321" w14:textId="77777777" w:rsidR="005001B3" w:rsidRPr="002A28EA" w:rsidRDefault="005001B3" w:rsidP="00AC3954">
      <w:pPr>
        <w:pStyle w:val="Listenabsatz"/>
        <w:numPr>
          <w:ilvl w:val="0"/>
          <w:numId w:val="1"/>
        </w:numPr>
      </w:pPr>
      <w:r w:rsidRPr="002A28EA">
        <w:t>Northern California</w:t>
      </w:r>
    </w:p>
    <w:p w14:paraId="44444662" w14:textId="77777777" w:rsidR="005001B3" w:rsidRPr="002A28EA" w:rsidRDefault="005001B3" w:rsidP="00AC3954">
      <w:pPr>
        <w:pStyle w:val="Listenabsatz"/>
        <w:numPr>
          <w:ilvl w:val="0"/>
          <w:numId w:val="1"/>
        </w:numPr>
      </w:pPr>
      <w:r w:rsidRPr="002A28EA">
        <w:t>Wildfires in Northern California</w:t>
      </w:r>
    </w:p>
    <w:p w14:paraId="0A4CFEF0" w14:textId="77777777" w:rsidR="005001B3" w:rsidRPr="002A28EA" w:rsidRDefault="005001B3" w:rsidP="00AC3954">
      <w:pPr>
        <w:pStyle w:val="Listenabsatz"/>
        <w:numPr>
          <w:ilvl w:val="0"/>
          <w:numId w:val="1"/>
        </w:numPr>
      </w:pPr>
      <w:r w:rsidRPr="002A28EA">
        <w:t>4km grid</w:t>
      </w:r>
    </w:p>
    <w:p w14:paraId="46DCEECA" w14:textId="77777777" w:rsidR="005001B3" w:rsidRPr="002A28EA" w:rsidRDefault="005001B3" w:rsidP="00AC3954">
      <w:pPr>
        <w:pStyle w:val="Listenabsatz"/>
        <w:numPr>
          <w:ilvl w:val="0"/>
          <w:numId w:val="1"/>
        </w:numPr>
      </w:pPr>
      <w:r w:rsidRPr="002A28EA">
        <w:t>figures with Northern California and Grid</w:t>
      </w:r>
    </w:p>
    <w:p w14:paraId="24C19EAA" w14:textId="77777777" w:rsidR="005001B3" w:rsidRPr="002A28EA" w:rsidRDefault="005001B3" w:rsidP="00B44D09">
      <w:pPr>
        <w:pStyle w:val="berschrift2"/>
      </w:pPr>
      <w:r w:rsidRPr="002A28EA">
        <w:t>2.2 Target Variable</w:t>
      </w:r>
    </w:p>
    <w:p w14:paraId="32F0AD16" w14:textId="77777777" w:rsidR="005001B3" w:rsidRPr="002A28EA" w:rsidRDefault="005001B3" w:rsidP="00AC3954">
      <w:r w:rsidRPr="002A28EA">
        <w:t>The occurrence of wildfire in the observed geospatial units during the study period serves as the target variable for this study. The period between the years 2010 and 2018 constitutes the period of analysis.</w:t>
      </w:r>
    </w:p>
    <w:p w14:paraId="562CE9DA" w14:textId="60BCBFBD" w:rsidR="005001B3" w:rsidRPr="002A28EA" w:rsidRDefault="005001B3" w:rsidP="00AC3954">
      <w:r w:rsidRPr="002A28EA">
        <w:t xml:space="preserve">Data on the occurrence of wildfire ignitions were obtained from the "Fire Perimeters" data set, </w:t>
      </w:r>
      <w:r w:rsidRPr="002A28EA">
        <w:t>compiled,</w:t>
      </w:r>
      <w:r w:rsidRPr="002A28EA">
        <w:t xml:space="preserve"> and provided by the Fire and Resource Assessment Program (FRAP), a joint effort of the California Department of Forestry 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0D7B2E" w:rsidRPr="002A28EA">
        <w:instrText xml:space="preserve"> ADDIN ZOTERO_ITEM CSL_CITATION {"citationID":"gSlwICI2","properties":{"formattedCitation":"(CAL FIRE, 2021)","plainCitation":"(CAL FIRE, 2021)","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0D7B2E" w:rsidRPr="002A28EA">
        <w:rPr>
          <w:noProof/>
        </w:rPr>
        <w:t>(CAL FIRE, 2021)</w:t>
      </w:r>
      <w:r w:rsidR="000D7B2E" w:rsidRPr="002A28EA">
        <w:fldChar w:fldCharType="end"/>
      </w:r>
      <w:r w:rsidRPr="002A28EA">
        <w:t>.</w:t>
      </w:r>
      <w:r w:rsidR="0035618D" w:rsidRPr="002A28EA">
        <w:t xml:space="preserve"> </w:t>
      </w:r>
      <w:r w:rsidRPr="002A28EA">
        <w:t xml:space="preserve">“Fire Perimeters” is the </w:t>
      </w:r>
      <w:r w:rsidRPr="002A28EA">
        <w:t xml:space="preserve">most complete and frequently updated </w:t>
      </w:r>
      <w:r w:rsidRPr="002A28EA">
        <w:t>database</w:t>
      </w:r>
      <w:r w:rsidRPr="002A28EA">
        <w:t xml:space="preserve"> on wildfire occurrences in California</w:t>
      </w:r>
      <w:r w:rsidR="00557A27" w:rsidRPr="002A28EA">
        <w:t xml:space="preserve">. </w:t>
      </w:r>
      <w:r w:rsidRPr="002A28EA">
        <w:t>This data set is provided as a shapefile</w:t>
      </w:r>
      <w:r w:rsidRPr="002A28EA">
        <w:t xml:space="preserve"> and displays the perimeters of all recorded wildfire occurrences in California, along with the exact date of a wildfire’s discovery, as well as its extinguishment</w:t>
      </w:r>
      <w:r w:rsidR="00557A27" w:rsidRPr="002A28EA">
        <w:t>, all harmonized in the database</w:t>
      </w:r>
      <w:r w:rsidRPr="002A28EA">
        <w:t xml:space="preserve">. I used a subset of this data set corresponding to the study area and period, including all recorded fire throughout the entire years. </w:t>
      </w:r>
    </w:p>
    <w:p w14:paraId="4E98249F" w14:textId="753212A4" w:rsidR="0035618D" w:rsidRPr="002A28EA" w:rsidRDefault="00557A27" w:rsidP="00AC3954">
      <w:r w:rsidRPr="002A28EA">
        <w:t>The location accuracy of the recorder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w:t>
      </w:r>
      <w:r w:rsidR="00D45D42" w:rsidRPr="002A28EA">
        <w:t>NAD 1983 California (Teale) Albers (Meters)</w:t>
      </w:r>
      <w:r w:rsidR="00D45D42" w:rsidRPr="002A28EA">
        <w:t xml:space="preserve">” projection, which is recommended </w:t>
      </w:r>
      <w:r w:rsidR="00D45D42" w:rsidRPr="002A28EA">
        <w:t>for statewide datasets</w:t>
      </w:r>
      <w:r w:rsidR="00D45D42" w:rsidRPr="002A28EA">
        <w:t xml:space="preserve"> of California </w:t>
      </w:r>
      <w:r w:rsidR="00D45D42" w:rsidRPr="002A28EA">
        <w:lastRenderedPageBreak/>
        <w:t>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097198" w:rsidRPr="002A28EA">
        <w:rPr>
          <w:noProof/>
        </w:rPr>
        <w:t>(Patterson, 2021)</w:t>
      </w:r>
      <w:r w:rsidR="00097198" w:rsidRPr="002A28EA">
        <w:fldChar w:fldCharType="end"/>
      </w:r>
      <w:r w:rsidR="0035618D" w:rsidRPr="002A28EA">
        <w:t xml:space="preserve">. </w:t>
      </w:r>
    </w:p>
    <w:p w14:paraId="36E385A0" w14:textId="19DC373A" w:rsidR="0035618D" w:rsidRPr="002A28EA" w:rsidRDefault="0035618D" w:rsidP="00AC3954">
      <w:r w:rsidRPr="002A28EA">
        <w:t xml:space="preserve">After projection the QGIS spatial analysis join algorithm could be used to register all intersections of a wildfire perimeter and the grid made up of </w:t>
      </w:r>
      <w:r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 xml:space="preserve">The resulting table records all dates for which the </w:t>
      </w:r>
      <w:r w:rsidR="006E2DA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w:t>
      </w:r>
      <w:r w:rsidR="006E2DAD" w:rsidRPr="002A28EA">
        <w:t xml:space="preserve"> elements of the grid have intersected with a fire perimeter. Note that this does not mean that a given </w:t>
      </w:r>
      <w:r w:rsidR="006E2DA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w:t>
      </w:r>
      <w:r w:rsidR="006E2DAD" w:rsidRPr="002A28EA">
        <w:t xml:space="preserve"> element was completely covered by a wildfire perimeter (and hence was burned completely), merely that at least a single wildfire ignition has taken place and was recorded within the bounds of that specific </w:t>
      </w:r>
      <w:r w:rsidR="006E2DA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w:t>
      </w:r>
      <w:r w:rsidR="006E2DAD" w:rsidRPr="002A28EA">
        <w:t xml:space="preserve">. </w:t>
      </w:r>
    </w:p>
    <w:p w14:paraId="303F6072" w14:textId="39D9ED34" w:rsidR="00A45806" w:rsidRPr="002A28EA" w:rsidRDefault="00A45806" w:rsidP="00AC3954">
      <w:proofErr w:type="gramStart"/>
      <w:r w:rsidRPr="002A28EA">
        <w:t>In order to</w:t>
      </w:r>
      <w:proofErr w:type="gramEnd"/>
      <w:r w:rsidRPr="002A28EA">
        <w:t xml:space="preserve"> further process this data, this table had to be transformed. </w:t>
      </w:r>
      <w:r w:rsidR="00F81AFE" w:rsidRPr="002A28EA">
        <w:t xml:space="preserve">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w:t>
      </w:r>
      <w:r w:rsidR="00F81AF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w:t>
      </w:r>
      <w:r w:rsidR="00F81AFE" w:rsidRPr="002A28EA">
        <w:t xml:space="preserv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xml:space="preserve">, served as the target variable for all predictive models of this study. </w:t>
      </w:r>
    </w:p>
    <w:p w14:paraId="786DA72C" w14:textId="355B7061" w:rsidR="00185042" w:rsidRPr="002A28EA" w:rsidRDefault="00185042" w:rsidP="00AC3954">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X.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t xml:space="preserve">In line with the study conducted by </w:t>
      </w:r>
      <w:proofErr w:type="spellStart"/>
      <w:r w:rsidR="005B485A" w:rsidRPr="002A28EA">
        <w:t>Tonini</w:t>
      </w:r>
      <w:proofErr w:type="spellEnd"/>
      <w:r w:rsidR="005B485A" w:rsidRPr="002A28EA">
        <w:t xml:space="preserve"> and co-authors, the period from May to </w:t>
      </w:r>
      <w:r w:rsidR="005B485A" w:rsidRPr="002A28EA">
        <w:lastRenderedPageBreak/>
        <w:t>October was assigned to the summer season, leaving the period from November to April to the winter season</w:t>
      </w:r>
      <w:r w:rsidR="00097198" w:rsidRPr="002A28EA">
        <w:t xml:space="preserve"> </w:t>
      </w:r>
      <w:r w:rsidR="00097198" w:rsidRPr="002A28EA">
        <w:fldChar w:fldCharType="begin"/>
      </w:r>
      <w:r w:rsidR="00097198" w:rsidRPr="002A28EA">
        <w:instrText xml:space="preserve"> ADDIN ZOTERO_ITEM CSL_CITATION {"citationID":"ndsKRl0o","properties":{"formattedCitation":"(Tonini {\\i{}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097198" w:rsidRPr="002A28EA">
        <w:rPr>
          <w:color w:val="000000"/>
        </w:rPr>
        <w:t>(</w:t>
      </w:r>
      <w:proofErr w:type="spellStart"/>
      <w:r w:rsidR="00097198" w:rsidRPr="002A28EA">
        <w:rPr>
          <w:color w:val="000000"/>
        </w:rPr>
        <w:t>Tonini</w:t>
      </w:r>
      <w:proofErr w:type="spellEnd"/>
      <w:r w:rsidR="00097198" w:rsidRPr="002A28EA">
        <w:rPr>
          <w:color w:val="000000"/>
        </w:rPr>
        <w:t xml:space="preserve"> </w:t>
      </w:r>
      <w:r w:rsidR="00097198" w:rsidRPr="002A28EA">
        <w:rPr>
          <w:i/>
          <w:iCs/>
          <w:color w:val="000000"/>
        </w:rPr>
        <w:t>et al.</w:t>
      </w:r>
      <w:r w:rsidR="00097198" w:rsidRPr="002A28EA">
        <w:rPr>
          <w:color w:val="000000"/>
        </w:rPr>
        <w:t>, 2020)</w:t>
      </w:r>
      <w:r w:rsidR="00097198" w:rsidRPr="002A28EA">
        <w:fldChar w:fldCharType="end"/>
      </w:r>
      <w:r w:rsidR="00097198" w:rsidRPr="002A28EA">
        <w:t>.</w:t>
      </w:r>
      <w:r w:rsidR="00966B8E" w:rsidRPr="002A28EA">
        <w:t xml:space="preserve"> </w:t>
      </w:r>
    </w:p>
    <w:p w14:paraId="6C4A9BFB" w14:textId="57474FFE" w:rsidR="0035618D" w:rsidRPr="002A28EA" w:rsidRDefault="00B05EEF" w:rsidP="00AC3954">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X on the methodologies </w:t>
      </w:r>
      <w:r w:rsidR="00966B8E" w:rsidRPr="002A28EA">
        <w:t xml:space="preserve">employed </w:t>
      </w:r>
      <w:r w:rsidR="00966B8E" w:rsidRPr="002A28EA">
        <w:t xml:space="preserve">by </w:t>
      </w:r>
      <w:r w:rsidRPr="002A28EA">
        <w:t xml:space="preserve">this study. </w:t>
      </w:r>
    </w:p>
    <w:p w14:paraId="14142744" w14:textId="77777777" w:rsidR="005001B3" w:rsidRPr="002A28EA" w:rsidRDefault="005001B3" w:rsidP="00B44D09">
      <w:pPr>
        <w:pStyle w:val="berschrift2"/>
      </w:pPr>
      <w:r w:rsidRPr="002A28EA">
        <w:t>2.3 Predictor Variables</w:t>
      </w:r>
    </w:p>
    <w:p w14:paraId="751781A9" w14:textId="77777777" w:rsidR="003D2A81" w:rsidRPr="002A28EA" w:rsidRDefault="00DE0DD8" w:rsidP="00AC3954">
      <w:r w:rsidRPr="002A28EA">
        <w:t xml:space="preserve">Overall, I compiled a set of 54 predictor variables in total. Not </w:t>
      </w:r>
      <w:proofErr w:type="gramStart"/>
      <w:r w:rsidRPr="002A28EA">
        <w:t>all of</w:t>
      </w:r>
      <w:proofErr w:type="gramEnd"/>
      <w:r w:rsidRPr="002A28EA">
        <w:t xml:space="preserve"> these predictors were ultimately used for modeling. Chapter X on feature selection discusses why some of these predictor variables were left out of the modeling process. These predictor variables were chosen both for their documented use in previous studies on wildfire modeling, as well as their availability for the study area of Northern California and the period of 2010-2018. </w:t>
      </w:r>
    </w:p>
    <w:p w14:paraId="7155EDEF" w14:textId="5717E083" w:rsidR="00191483" w:rsidRPr="002A28EA" w:rsidRDefault="00DE0DD8" w:rsidP="002326A4">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w:t>
      </w:r>
      <w:r w:rsidR="000E2231" w:rsidRPr="002A28EA">
        <w:t>I included predictors of multiple categories</w:t>
      </w:r>
      <w:r w:rsidR="000E2231" w:rsidRPr="002A28EA">
        <w:t>,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0E2231" w:rsidRPr="002A28EA">
        <w:instrText xml:space="preserve"> ADDIN ZOTERO_ITEM CSL_CITATION {"citationID":"zx9Hm1UQ","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0E2231" w:rsidRPr="002A28EA">
        <w:rPr>
          <w:color w:val="000000"/>
        </w:rPr>
        <w:t xml:space="preserve">(Oliveira </w:t>
      </w:r>
      <w:r w:rsidR="000E2231" w:rsidRPr="002A28EA">
        <w:rPr>
          <w:i/>
          <w:iCs/>
          <w:color w:val="000000"/>
        </w:rPr>
        <w:t>et al.</w:t>
      </w:r>
      <w:r w:rsidR="000E2231" w:rsidRPr="002A28EA">
        <w:rPr>
          <w:color w:val="000000"/>
        </w:rPr>
        <w:t>,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climatic and data concerning land cover), infrastructure data (both the proximity to human-made infrastructure, in addition to binary data concerning the presence of infrastructure in the units of observation), as well as demographic and socio-economic data for the study area. </w:t>
      </w:r>
    </w:p>
    <w:p w14:paraId="391B1696" w14:textId="51848F40" w:rsidR="00602929" w:rsidRPr="002A28EA" w:rsidRDefault="00602929" w:rsidP="00B44D09">
      <w:pPr>
        <w:pStyle w:val="berschrift3"/>
      </w:pPr>
      <w:r w:rsidRPr="002A28EA">
        <w:lastRenderedPageBreak/>
        <w:t>2.3</w:t>
      </w:r>
      <w:r w:rsidRPr="002A28EA">
        <w:t>.1</w:t>
      </w:r>
      <w:r w:rsidRPr="002A28EA">
        <w:t xml:space="preserve"> </w:t>
      </w:r>
      <w:r w:rsidRPr="002A28EA">
        <w:t>Environmental Predictors</w:t>
      </w:r>
    </w:p>
    <w:p w14:paraId="23E19AEB" w14:textId="513447A9" w:rsidR="00C25511" w:rsidRDefault="00B44D09" w:rsidP="00937A0F">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w:t>
      </w:r>
      <w:r w:rsidR="00190CE9" w:rsidRPr="002A28EA">
        <w:t xml:space="preserve">flammability </w:t>
      </w:r>
      <w:r w:rsidR="00190CE9" w:rsidRPr="002A28EA">
        <w:t xml:space="preserve">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251F95">
        <w:instrText xml:space="preserve"> ADDIN ZOTERO_ITEM CSL_CITATION {"citationID":"QSrj70ii","properties":{"formattedCitation":"(Whelan, 1995; Syphard {\\i{}et al.}, 2008; Oliveira {\\i{}et al.}, 2012)","plainCitation":"(Whelan, 1995; Syphard et al., 2008; Oliveira et al., 2012)","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251F95" w:rsidRPr="00251F95">
        <w:rPr>
          <w:color w:val="000000"/>
        </w:rPr>
        <w:t xml:space="preserve">(Whelan, 1995; </w:t>
      </w:r>
      <w:proofErr w:type="spellStart"/>
      <w:r w:rsidR="00251F95" w:rsidRPr="00251F95">
        <w:rPr>
          <w:color w:val="000000"/>
        </w:rPr>
        <w:t>Syphard</w:t>
      </w:r>
      <w:proofErr w:type="spellEnd"/>
      <w:r w:rsidR="00251F95" w:rsidRPr="00251F95">
        <w:rPr>
          <w:color w:val="000000"/>
        </w:rPr>
        <w:t xml:space="preserve"> </w:t>
      </w:r>
      <w:r w:rsidR="00251F95" w:rsidRPr="00251F95">
        <w:rPr>
          <w:i/>
          <w:iCs/>
          <w:color w:val="000000"/>
        </w:rPr>
        <w:t>et al.</w:t>
      </w:r>
      <w:r w:rsidR="00251F95" w:rsidRPr="00251F95">
        <w:rPr>
          <w:color w:val="000000"/>
        </w:rPr>
        <w:t xml:space="preserve">, 2008; Oliveira </w:t>
      </w:r>
      <w:r w:rsidR="00251F95" w:rsidRPr="00251F95">
        <w:rPr>
          <w:i/>
          <w:iCs/>
          <w:color w:val="000000"/>
        </w:rPr>
        <w:t>et al.</w:t>
      </w:r>
      <w:r w:rsidR="00251F95" w:rsidRPr="00251F95">
        <w:rPr>
          <w:color w:val="000000"/>
        </w:rPr>
        <w:t>, 2012)</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w:t>
      </w:r>
      <w:r w:rsidR="00057BB7">
        <w:t>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2A28EA">
        <w:rPr>
          <w:noProof/>
        </w:rPr>
        <w:t>(NASA &amp; NGA, 2000)</w:t>
      </w:r>
      <w:r w:rsidR="002A28EA">
        <w:fldChar w:fldCharType="end"/>
      </w:r>
      <w:r w:rsidR="002A28EA">
        <w:t xml:space="preserve">. </w:t>
      </w:r>
      <w:r w:rsidR="00057BB7">
        <w:t xml:space="preserve">This very high resolution means that the data had to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he zonal statistics toolset could be used to calculate the average elevation value of each intersection of the </w:t>
      </w:r>
      <w:r w:rsidR="00057BB7">
        <w:t xml:space="preserve">grid </w:t>
      </w:r>
      <w:r w:rsidR="00057BB7">
        <w:t xml:space="preserve">of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and the elevation raster map</w:t>
      </w:r>
      <w:r w:rsidR="00E4473A">
        <w:t xml:space="preserve">. </w:t>
      </w:r>
    </w:p>
    <w:p w14:paraId="16406AD2" w14:textId="69872957" w:rsidR="00B44D09" w:rsidRDefault="00C25511" w:rsidP="00937A0F">
      <w:r>
        <w:t xml:space="preserve">Furthermore, topographical data on the presence of major bodies of water, such as lakes and rivers, wer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D41D27">
        <w:rPr>
          <w:noProof/>
        </w:rPr>
        <w:t>(California Department of Fish &amp; Wildlife, 2015, 2018)</w:t>
      </w:r>
      <w:r w:rsidR="00D41D27">
        <w:fldChar w:fldCharType="end"/>
      </w:r>
      <w:r w:rsidR="00D41D27">
        <w:t xml:space="preserve"> </w:t>
      </w:r>
      <w:r w:rsidR="00F446BD">
        <w:t xml:space="preserve">These data were used twofold: In a first step, a binary variable was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as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2C2738FB" w:rsidR="00B44D09" w:rsidRPr="002A28EA" w:rsidRDefault="004A4368" w:rsidP="00937A0F">
      <w:r>
        <w:lastRenderedPageBreak/>
        <w:t xml:space="preserve">The local vegetation and land cover are regularly cited as being associated with fire occurrences – both natural and caused by humans </w:t>
      </w:r>
      <w:r>
        <w:fldChar w:fldCharType="begin"/>
      </w:r>
      <w:r>
        <w:instrText xml:space="preserve"> ADDIN ZOTERO_ITEM CSL_CITATION {"citationID":"qJBR33m0","properties":{"formattedCitation":"(Syphard {\\i{}et al.}, 2008; Mart\\uc0\\u237{}nez, Vega-Garcia and Chuvieco, 2009; Oliveira {\\i{}et al.}, 2012)","plainCitation":"(Syphard et al., 2008; Martínez, Vega-Garcia and Chuvieco, 2009;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4A4368">
        <w:rPr>
          <w:color w:val="000000"/>
          <w:lang w:val="de-DE"/>
        </w:rPr>
        <w:t>(</w:t>
      </w:r>
      <w:proofErr w:type="spellStart"/>
      <w:r w:rsidRPr="004A4368">
        <w:rPr>
          <w:color w:val="000000"/>
          <w:lang w:val="de-DE"/>
        </w:rPr>
        <w:t>Syphard</w:t>
      </w:r>
      <w:proofErr w:type="spellEnd"/>
      <w:r w:rsidRPr="004A4368">
        <w:rPr>
          <w:color w:val="000000"/>
          <w:lang w:val="de-DE"/>
        </w:rPr>
        <w:t xml:space="preserve"> </w:t>
      </w:r>
      <w:r w:rsidRPr="004A4368">
        <w:rPr>
          <w:i/>
          <w:iCs/>
          <w:color w:val="000000"/>
          <w:lang w:val="de-DE"/>
        </w:rPr>
        <w:t>et al.</w:t>
      </w:r>
      <w:r w:rsidRPr="004A4368">
        <w:rPr>
          <w:color w:val="000000"/>
          <w:lang w:val="de-DE"/>
        </w:rPr>
        <w:t xml:space="preserve">, 2008; Martínez, Vega-Garcia </w:t>
      </w:r>
      <w:proofErr w:type="spellStart"/>
      <w:r w:rsidRPr="004A4368">
        <w:rPr>
          <w:color w:val="000000"/>
          <w:lang w:val="de-DE"/>
        </w:rPr>
        <w:t>and</w:t>
      </w:r>
      <w:proofErr w:type="spellEnd"/>
      <w:r w:rsidRPr="004A4368">
        <w:rPr>
          <w:color w:val="000000"/>
          <w:lang w:val="de-DE"/>
        </w:rPr>
        <w:t xml:space="preserve"> </w:t>
      </w:r>
      <w:proofErr w:type="spellStart"/>
      <w:r w:rsidRPr="004A4368">
        <w:rPr>
          <w:color w:val="000000"/>
          <w:lang w:val="de-DE"/>
        </w:rPr>
        <w:t>Chuvieco</w:t>
      </w:r>
      <w:proofErr w:type="spellEnd"/>
      <w:r w:rsidRPr="004A4368">
        <w:rPr>
          <w:color w:val="000000"/>
          <w:lang w:val="de-DE"/>
        </w:rPr>
        <w:t xml:space="preserve">, 2009; Oliveira </w:t>
      </w:r>
      <w:r w:rsidRPr="004A4368">
        <w:rPr>
          <w:i/>
          <w:iCs/>
          <w:color w:val="000000"/>
          <w:lang w:val="de-DE"/>
        </w:rPr>
        <w:t>et al.</w:t>
      </w:r>
      <w:r w:rsidRPr="004A4368">
        <w:rPr>
          <w:color w:val="000000"/>
          <w:lang w:val="de-DE"/>
        </w:rPr>
        <w:t>, 2012)</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DA1768">
        <w:rPr>
          <w:noProof/>
        </w:rPr>
        <w:t>(Department of Geography UC Berkeley, 2014)</w:t>
      </w:r>
      <w:r w:rsidR="00DA1768">
        <w:fldChar w:fldCharType="end"/>
      </w:r>
      <w:r w:rsidR="00DA1768">
        <w:t xml:space="preserve">. </w:t>
      </w:r>
      <w:r w:rsidR="00C934DE">
        <w:t xml:space="preserve">The “California </w:t>
      </w:r>
      <w:r w:rsidR="00C934DE" w:rsidRPr="00C934DE">
        <w:t xml:space="preserve">Wildlife Habitat </w:t>
      </w:r>
      <w:r w:rsidR="00C934DE" w:rsidRPr="00C934DE">
        <w:t>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squares</w:t>
      </w:r>
      <w:r w:rsidR="009C0B43">
        <w:t xml:space="preserve"> that act as the units of observation. QGIS was used to determine the most frequent land cover type for each square. </w:t>
      </w:r>
    </w:p>
    <w:p w14:paraId="0C716541" w14:textId="77C1BA6A" w:rsidR="00FA4C59" w:rsidRDefault="00FA4C59" w:rsidP="00B44D09">
      <w:pPr>
        <w:pStyle w:val="berschrift3"/>
      </w:pPr>
      <w:r w:rsidRPr="002A28EA">
        <w:t>2.3.</w:t>
      </w:r>
      <w:r w:rsidRPr="002A28EA">
        <w:t>2</w:t>
      </w:r>
      <w:r w:rsidRPr="002A28EA">
        <w:t xml:space="preserve"> </w:t>
      </w:r>
      <w:r w:rsidRPr="002A28EA">
        <w:t xml:space="preserve">Infrastructure </w:t>
      </w:r>
      <w:r w:rsidRPr="002A28EA">
        <w:t>Predictors</w:t>
      </w:r>
    </w:p>
    <w:p w14:paraId="5E196E6A" w14:textId="77777777" w:rsidR="009C0B43" w:rsidRPr="002A28EA" w:rsidRDefault="009C0B43" w:rsidP="00B44D09">
      <w:pPr>
        <w:pStyle w:val="berschrift3"/>
      </w:pPr>
    </w:p>
    <w:p w14:paraId="75462801" w14:textId="547B5351" w:rsidR="00FA4C59" w:rsidRPr="002A28EA" w:rsidRDefault="00FA4C59" w:rsidP="00B44D09">
      <w:pPr>
        <w:pStyle w:val="berschrift3"/>
      </w:pPr>
      <w:r w:rsidRPr="002A28EA">
        <w:t>2.3.</w:t>
      </w:r>
      <w:r w:rsidRPr="002A28EA">
        <w:t>3</w:t>
      </w:r>
      <w:r w:rsidRPr="002A28EA">
        <w:t xml:space="preserve"> </w:t>
      </w:r>
      <w:r w:rsidRPr="002A28EA">
        <w:t xml:space="preserve">Demographic </w:t>
      </w:r>
      <w:r w:rsidRPr="002A28EA">
        <w:t>Predictors</w:t>
      </w:r>
    </w:p>
    <w:p w14:paraId="1F79B3D0" w14:textId="57F88D03" w:rsidR="00FA4C59" w:rsidRPr="002A28EA" w:rsidRDefault="00FA4C59" w:rsidP="00B44D09">
      <w:pPr>
        <w:pStyle w:val="berschrift3"/>
      </w:pPr>
      <w:r w:rsidRPr="002A28EA">
        <w:t>2.3.</w:t>
      </w:r>
      <w:r w:rsidRPr="002A28EA">
        <w:t>4</w:t>
      </w:r>
      <w:r w:rsidRPr="002A28EA">
        <w:t xml:space="preserve"> </w:t>
      </w:r>
      <w:r w:rsidRPr="002A28EA">
        <w:t>Socio-economic</w:t>
      </w:r>
      <w:r w:rsidRPr="002A28EA">
        <w:t xml:space="preserve"> Predictors</w:t>
      </w:r>
    </w:p>
    <w:p w14:paraId="04606CBB" w14:textId="011B1AEF" w:rsidR="003D2A81" w:rsidRPr="002A28EA" w:rsidRDefault="003D2A81" w:rsidP="00AC3954"/>
    <w:sectPr w:rsidR="003D2A81" w:rsidRPr="002A28EA"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3024E" w14:textId="77777777" w:rsidR="006B098E" w:rsidRDefault="006B098E" w:rsidP="00AC3954">
      <w:r>
        <w:separator/>
      </w:r>
    </w:p>
  </w:endnote>
  <w:endnote w:type="continuationSeparator" w:id="0">
    <w:p w14:paraId="502BFF91" w14:textId="77777777" w:rsidR="006B098E" w:rsidRDefault="006B098E" w:rsidP="00AC3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Open Sans">
    <w:panose1 w:val="020B0604020202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73D3A" w14:textId="77777777" w:rsidR="006B098E" w:rsidRDefault="006B098E" w:rsidP="00AC3954">
      <w:r>
        <w:separator/>
      </w:r>
    </w:p>
  </w:footnote>
  <w:footnote w:type="continuationSeparator" w:id="0">
    <w:p w14:paraId="5B14DC34" w14:textId="77777777" w:rsidR="006B098E" w:rsidRDefault="006B098E" w:rsidP="00AC3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3605F"/>
    <w:rsid w:val="00057BB7"/>
    <w:rsid w:val="00097198"/>
    <w:rsid w:val="000A3AEA"/>
    <w:rsid w:val="000D7B2E"/>
    <w:rsid w:val="000E2231"/>
    <w:rsid w:val="001033E7"/>
    <w:rsid w:val="00185042"/>
    <w:rsid w:val="00190CE9"/>
    <w:rsid w:val="00191483"/>
    <w:rsid w:val="002326A4"/>
    <w:rsid w:val="00251F95"/>
    <w:rsid w:val="002A28EA"/>
    <w:rsid w:val="003055AC"/>
    <w:rsid w:val="0035618D"/>
    <w:rsid w:val="003D2A81"/>
    <w:rsid w:val="004A4368"/>
    <w:rsid w:val="004F376B"/>
    <w:rsid w:val="005001B3"/>
    <w:rsid w:val="00557A27"/>
    <w:rsid w:val="00575ABF"/>
    <w:rsid w:val="005B485A"/>
    <w:rsid w:val="00602929"/>
    <w:rsid w:val="006B098E"/>
    <w:rsid w:val="006E2DAD"/>
    <w:rsid w:val="006F45A7"/>
    <w:rsid w:val="00784FFC"/>
    <w:rsid w:val="00824C8A"/>
    <w:rsid w:val="008B6C5F"/>
    <w:rsid w:val="00937A0F"/>
    <w:rsid w:val="00966B8E"/>
    <w:rsid w:val="009C0B43"/>
    <w:rsid w:val="00A37067"/>
    <w:rsid w:val="00A45806"/>
    <w:rsid w:val="00AC3954"/>
    <w:rsid w:val="00B05EEF"/>
    <w:rsid w:val="00B4206C"/>
    <w:rsid w:val="00B44D09"/>
    <w:rsid w:val="00B74AF0"/>
    <w:rsid w:val="00C25511"/>
    <w:rsid w:val="00C934DE"/>
    <w:rsid w:val="00D41D27"/>
    <w:rsid w:val="00D45D42"/>
    <w:rsid w:val="00D861B6"/>
    <w:rsid w:val="00DA1768"/>
    <w:rsid w:val="00DB5B83"/>
    <w:rsid w:val="00DE0DD8"/>
    <w:rsid w:val="00E4473A"/>
    <w:rsid w:val="00F446BD"/>
    <w:rsid w:val="00F547F9"/>
    <w:rsid w:val="00F81AFE"/>
    <w:rsid w:val="00FA4C59"/>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C3954"/>
    <w:pPr>
      <w:shd w:val="clear" w:color="auto" w:fill="FFFFFF"/>
      <w:spacing w:after="16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557A27"/>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B44D09"/>
    <w:pPr>
      <w:keepNext/>
      <w:keepLines/>
      <w:spacing w:before="40" w:after="0"/>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557A27"/>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B44D09"/>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4936</Words>
  <Characters>31100</Characters>
  <Application>Microsoft Office Word</Application>
  <DocSecurity>0</DocSecurity>
  <Lines>259</Lines>
  <Paragraphs>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26</cp:revision>
  <dcterms:created xsi:type="dcterms:W3CDTF">2021-11-02T20:33:00Z</dcterms:created>
  <dcterms:modified xsi:type="dcterms:W3CDTF">2021-11-03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LNyVlHP"/&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